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06138D">
      <w:pPr>
        <w:pStyle w:val="Heading1"/>
      </w:pPr>
      <w:r w:rsidRPr="00616AD3">
        <w:t xml:space="preserve">Abstract </w:t>
      </w:r>
    </w:p>
    <w:p w14:paraId="5958F69A" w14:textId="2FB65E4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 xml:space="preserve">component that </w:t>
      </w:r>
      <w:del w:id="0" w:author="Molly Mulcahy" w:date="2022-05-02T09:52:00Z">
        <w:r w:rsidR="00CD33DA" w:rsidDel="00E86B46">
          <w:rPr>
            <w:rFonts w:ascii="Times New Roman" w:hAnsi="Times New Roman" w:cs="Times New Roman"/>
          </w:rPr>
          <w:delText xml:space="preserve">can </w:delText>
        </w:r>
      </w:del>
      <w:r w:rsidR="00CD33DA">
        <w:rPr>
          <w:rFonts w:ascii="Times New Roman" w:hAnsi="Times New Roman" w:cs="Times New Roman"/>
        </w:rPr>
        <w:t>impact</w:t>
      </w:r>
      <w:ins w:id="1" w:author="Molly Mulcahy" w:date="2022-05-02T09:52:00Z">
        <w:r w:rsidR="00E86B46">
          <w:rPr>
            <w:rFonts w:ascii="Times New Roman" w:hAnsi="Times New Roman" w:cs="Times New Roman"/>
          </w:rPr>
          <w:t>s</w:t>
        </w:r>
      </w:ins>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del w:id="2" w:author="Molly Mulcahy" w:date="2022-05-02T09:53:00Z">
        <w:r w:rsidR="007A2077" w:rsidDel="00E86B46">
          <w:rPr>
            <w:rFonts w:ascii="Times New Roman" w:hAnsi="Times New Roman" w:cs="Times New Roman"/>
          </w:rPr>
          <w:delText>one may</w:delText>
        </w:r>
        <w:r w:rsidDel="00E86B46">
          <w:rPr>
            <w:rFonts w:ascii="Times New Roman" w:hAnsi="Times New Roman" w:cs="Times New Roman"/>
          </w:rPr>
          <w:delText xml:space="preserve"> experience</w:delText>
        </w:r>
      </w:del>
      <w:ins w:id="3" w:author="Molly Mulcahy" w:date="2022-05-02T09:53:00Z">
        <w:r w:rsidR="00E86B46">
          <w:rPr>
            <w:rFonts w:ascii="Times New Roman" w:hAnsi="Times New Roman" w:cs="Times New Roman"/>
          </w:rPr>
          <w:t>there are</w:t>
        </w:r>
      </w:ins>
      <w:r>
        <w:rPr>
          <w:rFonts w:ascii="Times New Roman" w:hAnsi="Times New Roman" w:cs="Times New Roman"/>
        </w:rPr>
        <w:t xml:space="preserve"> </w:t>
      </w:r>
      <w:ins w:id="4" w:author="Molly Mulcahy" w:date="2022-05-02T10:22:00Z">
        <w:r w:rsidR="006067EC">
          <w:rPr>
            <w:rFonts w:ascii="Times New Roman" w:hAnsi="Times New Roman" w:cs="Times New Roman"/>
          </w:rPr>
          <w:t xml:space="preserve">many </w:t>
        </w:r>
      </w:ins>
      <w:r>
        <w:rPr>
          <w:rFonts w:ascii="Times New Roman" w:hAnsi="Times New Roman" w:cs="Times New Roman"/>
        </w:rPr>
        <w:t xml:space="preserve">disruptions to food intake </w:t>
      </w:r>
      <w:del w:id="5" w:author="Molly Mulcahy" w:date="2022-05-02T10:22:00Z">
        <w:r w:rsidDel="006067EC">
          <w:rPr>
            <w:rFonts w:ascii="Times New Roman" w:hAnsi="Times New Roman" w:cs="Times New Roman"/>
          </w:rPr>
          <w:delText>for diverse reasons</w:delText>
        </w:r>
        <w:r w:rsidR="001F6098" w:rsidDel="006067EC">
          <w:rPr>
            <w:rFonts w:ascii="Times New Roman" w:hAnsi="Times New Roman" w:cs="Times New Roman"/>
          </w:rPr>
          <w:delText xml:space="preserve"> </w:delText>
        </w:r>
      </w:del>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w:t>
      </w:r>
      <w:del w:id="6" w:author="Molly Mulcahy" w:date="2022-05-02T10:23:00Z">
        <w:r w:rsidR="001F6098" w:rsidDel="006067EC">
          <w:rPr>
            <w:rFonts w:ascii="Times New Roman" w:hAnsi="Times New Roman" w:cs="Times New Roman"/>
          </w:rPr>
          <w:delText xml:space="preserve"> of pregnancy</w:delText>
        </w:r>
      </w:del>
      <w:r w:rsidR="001F6098">
        <w:rPr>
          <w:rFonts w:ascii="Times New Roman" w:hAnsi="Times New Roman" w:cs="Times New Roman"/>
        </w:rPr>
        <w:t xml:space="preserve">, food insecurity, </w:t>
      </w:r>
      <w:del w:id="7" w:author="Molly Mulcahy" w:date="2022-05-02T10:09:00Z">
        <w:r w:rsidR="001F6098" w:rsidDel="00687A48">
          <w:rPr>
            <w:rFonts w:ascii="Times New Roman" w:hAnsi="Times New Roman" w:cs="Times New Roman"/>
          </w:rPr>
          <w:delText xml:space="preserve">desire to </w:delText>
        </w:r>
      </w:del>
      <w:r w:rsidR="001F6098">
        <w:rPr>
          <w:rFonts w:ascii="Times New Roman" w:hAnsi="Times New Roman" w:cs="Times New Roman"/>
        </w:rPr>
        <w:t>manag</w:t>
      </w:r>
      <w:ins w:id="8" w:author="Molly Mulcahy" w:date="2022-05-02T10:09:00Z">
        <w:r w:rsidR="00687A48">
          <w:rPr>
            <w:rFonts w:ascii="Times New Roman" w:hAnsi="Times New Roman" w:cs="Times New Roman"/>
          </w:rPr>
          <w:t>ing</w:t>
        </w:r>
      </w:ins>
      <w:del w:id="9" w:author="Molly Mulcahy" w:date="2022-05-02T10:09:00Z">
        <w:r w:rsidR="001F6098" w:rsidDel="00687A48">
          <w:rPr>
            <w:rFonts w:ascii="Times New Roman" w:hAnsi="Times New Roman" w:cs="Times New Roman"/>
          </w:rPr>
          <w:delText>e</w:delText>
        </w:r>
      </w:del>
      <w:r w:rsidR="001F6098">
        <w:rPr>
          <w:rFonts w:ascii="Times New Roman" w:hAnsi="Times New Roman" w:cs="Times New Roman"/>
        </w:rPr>
        <w:t xml:space="preserve"> gestational weight gain, disordered eating</w:t>
      </w:r>
      <w:del w:id="10" w:author="Molly Mulcahy" w:date="2022-05-02T10:23:00Z">
        <w:r w:rsidR="001F6098" w:rsidDel="006067EC">
          <w:rPr>
            <w:rFonts w:ascii="Times New Roman" w:hAnsi="Times New Roman" w:cs="Times New Roman"/>
          </w:rPr>
          <w:delText xml:space="preserve"> behaviors,</w:delText>
        </w:r>
      </w:del>
      <w:ins w:id="11" w:author="Molly Mulcahy" w:date="2022-05-02T10:23:00Z">
        <w:r w:rsidR="006067EC">
          <w:rPr>
            <w:rFonts w:ascii="Times New Roman" w:hAnsi="Times New Roman" w:cs="Times New Roman"/>
          </w:rPr>
          <w:t>,</w:t>
        </w:r>
      </w:ins>
      <w:r w:rsidR="001F6098">
        <w:rPr>
          <w:rFonts w:ascii="Times New Roman" w:hAnsi="Times New Roman" w:cs="Times New Roman"/>
        </w:rPr>
        <w:t xml:space="preserve"> </w:t>
      </w:r>
      <w:r w:rsidR="00057EDA">
        <w:rPr>
          <w:rFonts w:ascii="Times New Roman" w:hAnsi="Times New Roman" w:cs="Times New Roman"/>
        </w:rPr>
        <w:t xml:space="preserve">changes in </w:t>
      </w:r>
      <w:del w:id="12" w:author="Molly Mulcahy" w:date="2022-05-02T10:10:00Z">
        <w:r w:rsidR="00057EDA" w:rsidDel="00687A48">
          <w:rPr>
            <w:rFonts w:ascii="Times New Roman" w:hAnsi="Times New Roman" w:cs="Times New Roman"/>
          </w:rPr>
          <w:delText xml:space="preserve">taste and </w:delText>
        </w:r>
      </w:del>
      <w:r w:rsidR="00057EDA">
        <w:rPr>
          <w:rFonts w:ascii="Times New Roman" w:hAnsi="Times New Roman" w:cs="Times New Roman"/>
        </w:rPr>
        <w:t xml:space="preserve">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del w:id="13" w:author="Molly Mulcahy" w:date="2022-05-02T10:26:00Z">
        <w:r w:rsidDel="005B489B">
          <w:rPr>
            <w:rFonts w:ascii="Times New Roman" w:hAnsi="Times New Roman" w:cs="Times New Roman"/>
          </w:rPr>
          <w:delText xml:space="preserve"> and</w:delText>
        </w:r>
      </w:del>
      <w:ins w:id="14" w:author="Molly Mulcahy" w:date="2022-05-02T10:39:00Z">
        <w:r w:rsidR="0040100F">
          <w:rPr>
            <w:rFonts w:ascii="Times New Roman" w:hAnsi="Times New Roman" w:cs="Times New Roman"/>
          </w:rPr>
          <w:t>: one</w:t>
        </w:r>
      </w:ins>
      <w:del w:id="15" w:author="Molly Mulcahy" w:date="2022-05-02T10:39:00Z">
        <w:r w:rsidDel="0040100F">
          <w:rPr>
            <w:rFonts w:ascii="Times New Roman" w:hAnsi="Times New Roman" w:cs="Times New Roman"/>
          </w:rPr>
          <w:delText xml:space="preserve"> </w:delText>
        </w:r>
      </w:del>
      <w:del w:id="16" w:author="Molly Mulcahy" w:date="2022-05-02T09:53:00Z">
        <w:r w:rsidDel="00E86B46">
          <w:rPr>
            <w:rFonts w:ascii="Times New Roman" w:hAnsi="Times New Roman" w:cs="Times New Roman"/>
          </w:rPr>
          <w:delText xml:space="preserve">therefore </w:delText>
        </w:r>
      </w:del>
      <w:ins w:id="17" w:author="Molly Mulcahy" w:date="2022-05-02T09:53:00Z">
        <w:r w:rsidR="00E86B46">
          <w:rPr>
            <w:rFonts w:ascii="Times New Roman" w:hAnsi="Times New Roman" w:cs="Times New Roman"/>
          </w:rPr>
          <w:t xml:space="preserve"> </w:t>
        </w:r>
      </w:ins>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del w:id="18" w:author="Molly Mulcahy" w:date="2022-05-02T10:11:00Z">
        <w:r w:rsidR="003678F1" w:rsidDel="00687A48">
          <w:rPr>
            <w:rFonts w:ascii="Times New Roman" w:hAnsi="Times New Roman" w:cs="Times New Roman"/>
          </w:rPr>
          <w:delText xml:space="preserve"> protocols</w:delText>
        </w:r>
        <w:r w:rsidDel="00687A48">
          <w:rPr>
            <w:rFonts w:ascii="Times New Roman" w:hAnsi="Times New Roman" w:cs="Times New Roman"/>
          </w:rPr>
          <w:delText>.</w:delText>
        </w:r>
      </w:del>
      <w:ins w:id="19" w:author="Molly Mulcahy" w:date="2022-05-02T10:11:00Z">
        <w:r w:rsidR="00687A48">
          <w:rPr>
            <w:rFonts w:ascii="Times New Roman" w:hAnsi="Times New Roman" w:cs="Times New Roman"/>
          </w:rPr>
          <w:t>.</w:t>
        </w:r>
      </w:ins>
      <w:r>
        <w:rPr>
          <w:rFonts w:ascii="Times New Roman" w:hAnsi="Times New Roman" w:cs="Times New Roman"/>
        </w:rPr>
        <w:t xml:space="preserve"> Because </w:t>
      </w:r>
      <w:del w:id="20" w:author="Molly Mulcahy" w:date="2022-05-02T10:11:00Z">
        <w:r w:rsidDel="00687A48">
          <w:rPr>
            <w:rFonts w:ascii="Times New Roman" w:hAnsi="Times New Roman" w:cs="Times New Roman"/>
          </w:rPr>
          <w:delText xml:space="preserve">interest in </w:delText>
        </w:r>
      </w:del>
      <w:r>
        <w:rPr>
          <w:rFonts w:ascii="Times New Roman" w:hAnsi="Times New Roman" w:cs="Times New Roman"/>
        </w:rPr>
        <w:t xml:space="preserve">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del w:id="21" w:author="Molly Mulcahy" w:date="2022-05-02T10:39:00Z">
        <w:r w:rsidDel="0040100F">
          <w:rPr>
            <w:rFonts w:ascii="Times New Roman" w:hAnsi="Times New Roman" w:cs="Times New Roman"/>
          </w:rPr>
          <w:delText xml:space="preserve">feeding </w:delText>
        </w:r>
      </w:del>
      <w:ins w:id="22" w:author="Molly Mulcahy" w:date="2022-05-02T10:39:00Z">
        <w:r w:rsidR="0040100F">
          <w:rPr>
            <w:rFonts w:ascii="Times New Roman" w:hAnsi="Times New Roman" w:cs="Times New Roman"/>
          </w:rPr>
          <w:t>eat</w:t>
        </w:r>
        <w:r w:rsidR="0040100F">
          <w:rPr>
            <w:rFonts w:ascii="Times New Roman" w:hAnsi="Times New Roman" w:cs="Times New Roman"/>
          </w:rPr>
          <w:t xml:space="preserve">ing </w:t>
        </w:r>
      </w:ins>
      <w:r>
        <w:rPr>
          <w:rFonts w:ascii="Times New Roman" w:hAnsi="Times New Roman" w:cs="Times New Roman"/>
        </w:rPr>
        <w:t xml:space="preserve">may be interrupted </w:t>
      </w:r>
      <w:del w:id="23" w:author="Molly Mulcahy" w:date="2022-05-02T10:23:00Z">
        <w:r w:rsidDel="006067EC">
          <w:rPr>
            <w:rFonts w:ascii="Times New Roman" w:hAnsi="Times New Roman" w:cs="Times New Roman"/>
          </w:rPr>
          <w:delText xml:space="preserve">in </w:delText>
        </w:r>
      </w:del>
      <w:ins w:id="24" w:author="Molly Mulcahy" w:date="2022-05-02T10:23:00Z">
        <w:r w:rsidR="006067EC">
          <w:rPr>
            <w:rFonts w:ascii="Times New Roman" w:hAnsi="Times New Roman" w:cs="Times New Roman"/>
          </w:rPr>
          <w:t>during</w:t>
        </w:r>
        <w:r w:rsidR="006067EC">
          <w:rPr>
            <w:rFonts w:ascii="Times New Roman" w:hAnsi="Times New Roman" w:cs="Times New Roman"/>
          </w:rPr>
          <w:t xml:space="preserve"> </w:t>
        </w:r>
      </w:ins>
      <w:del w:id="25" w:author="Molly Mulcahy" w:date="2022-05-02T10:11:00Z">
        <w:r w:rsidDel="00687A48">
          <w:rPr>
            <w:rFonts w:ascii="Times New Roman" w:hAnsi="Times New Roman" w:cs="Times New Roman"/>
          </w:rPr>
          <w:delText xml:space="preserve">those who are </w:delText>
        </w:r>
      </w:del>
      <w:r w:rsidR="00354291">
        <w:rPr>
          <w:rFonts w:ascii="Times New Roman" w:hAnsi="Times New Roman" w:cs="Times New Roman"/>
        </w:rPr>
        <w:t>pregnan</w:t>
      </w:r>
      <w:ins w:id="26" w:author="Molly Mulcahy" w:date="2022-05-02T10:11:00Z">
        <w:r w:rsidR="00687A48">
          <w:rPr>
            <w:rFonts w:ascii="Times New Roman" w:hAnsi="Times New Roman" w:cs="Times New Roman"/>
          </w:rPr>
          <w:t>cy</w:t>
        </w:r>
      </w:ins>
      <w:del w:id="27" w:author="Molly Mulcahy" w:date="2022-05-02T10:11:00Z">
        <w:r w:rsidR="00354291" w:rsidDel="00687A48">
          <w:rPr>
            <w:rFonts w:ascii="Times New Roman" w:hAnsi="Times New Roman" w:cs="Times New Roman"/>
          </w:rPr>
          <w:delText>t</w:delText>
        </w:r>
      </w:del>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ins w:id="28" w:author="Molly Mulcahy" w:date="2022-05-02T10:11:00Z">
        <w:r w:rsidR="00687A48">
          <w:rPr>
            <w:rFonts w:ascii="Times New Roman" w:hAnsi="Times New Roman" w:cs="Times New Roman"/>
          </w:rPr>
          <w:t>for</w:t>
        </w:r>
      </w:ins>
      <w:del w:id="29" w:author="Molly Mulcahy" w:date="2022-05-02T10:11:00Z">
        <w:r w:rsidDel="00687A48">
          <w:rPr>
            <w:rFonts w:ascii="Times New Roman" w:hAnsi="Times New Roman" w:cs="Times New Roman"/>
          </w:rPr>
          <w:delText>on</w:delText>
        </w:r>
      </w:del>
      <w:r>
        <w:rPr>
          <w:rFonts w:ascii="Times New Roman" w:hAnsi="Times New Roman" w:cs="Times New Roman"/>
        </w:rPr>
        <w:t xml:space="preserve"> </w:t>
      </w:r>
      <w:del w:id="30" w:author="Molly Mulcahy" w:date="2022-05-02T10:11:00Z">
        <w:r w:rsidDel="00687A48">
          <w:rPr>
            <w:rFonts w:ascii="Times New Roman" w:hAnsi="Times New Roman" w:cs="Times New Roman"/>
          </w:rPr>
          <w:delText xml:space="preserve">the resultant </w:delText>
        </w:r>
      </w:del>
      <w:r>
        <w:rPr>
          <w:rFonts w:ascii="Times New Roman" w:hAnsi="Times New Roman" w:cs="Times New Roman"/>
        </w:rPr>
        <w:t xml:space="preserve">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del w:id="31" w:author="Molly Mulcahy" w:date="2022-05-02T10:35:00Z">
        <w:r w:rsidDel="0040100F">
          <w:rPr>
            <w:rFonts w:ascii="Times New Roman" w:hAnsi="Times New Roman" w:cs="Times New Roman"/>
          </w:rPr>
          <w:delText xml:space="preserve">exposure to </w:delText>
        </w:r>
      </w:del>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w:t>
      </w:r>
      <w:del w:id="32" w:author="Molly Mulcahy" w:date="2022-05-02T10:12:00Z">
        <w:r w:rsidR="003678F1" w:rsidDel="00687A48">
          <w:rPr>
            <w:rFonts w:ascii="Times New Roman" w:hAnsi="Times New Roman" w:cs="Times New Roman"/>
          </w:rPr>
          <w:delText xml:space="preserve">both </w:delText>
        </w:r>
      </w:del>
      <w:r w:rsidR="003678F1">
        <w:rPr>
          <w:rFonts w:ascii="Times New Roman" w:hAnsi="Times New Roman" w:cs="Times New Roman"/>
        </w:rPr>
        <w:t>male and female offspring</w:t>
      </w:r>
      <w:r>
        <w:rPr>
          <w:rFonts w:ascii="Times New Roman" w:hAnsi="Times New Roman" w:cs="Times New Roman"/>
        </w:rPr>
        <w:t xml:space="preserve">. </w:t>
      </w:r>
      <w:del w:id="33" w:author="Molly Mulcahy" w:date="2022-05-02T10:35:00Z">
        <w:r w:rsidDel="0040100F">
          <w:rPr>
            <w:rFonts w:ascii="Times New Roman" w:hAnsi="Times New Roman" w:cs="Times New Roman"/>
          </w:rPr>
          <w:delText>Offspring body</w:delText>
        </w:r>
      </w:del>
      <w:ins w:id="34" w:author="Molly Mulcahy" w:date="2022-05-02T10:35:00Z">
        <w:r w:rsidR="0040100F">
          <w:rPr>
            <w:rFonts w:ascii="Times New Roman" w:hAnsi="Times New Roman" w:cs="Times New Roman"/>
          </w:rPr>
          <w:t>Body</w:t>
        </w:r>
      </w:ins>
      <w:r>
        <w:rPr>
          <w:rFonts w:ascii="Times New Roman" w:hAnsi="Times New Roman" w:cs="Times New Roman"/>
        </w:rPr>
        <w:t xml:space="preserve"> composition was similar between </w:t>
      </w:r>
      <w:del w:id="35" w:author="Molly Mulcahy" w:date="2022-05-02T10:37:00Z">
        <w:r w:rsidDel="0040100F">
          <w:rPr>
            <w:rFonts w:ascii="Times New Roman" w:hAnsi="Times New Roman" w:cs="Times New Roman"/>
          </w:rPr>
          <w:delText xml:space="preserve">experimental </w:delText>
        </w:r>
      </w:del>
      <w:r>
        <w:rPr>
          <w:rFonts w:ascii="Times New Roman" w:hAnsi="Times New Roman" w:cs="Times New Roman"/>
        </w:rPr>
        <w:t>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del w:id="36" w:author="Molly Mulcahy" w:date="2022-05-02T10:16:00Z">
        <w:r w:rsidDel="006067EC">
          <w:rPr>
            <w:rFonts w:ascii="Times New Roman" w:hAnsi="Times New Roman" w:cs="Times New Roman"/>
          </w:rPr>
          <w:delText>males and females</w:delText>
        </w:r>
      </w:del>
      <w:ins w:id="37" w:author="Molly Mulcahy" w:date="2022-05-02T10:16:00Z">
        <w:r w:rsidR="006067EC">
          <w:rPr>
            <w:rFonts w:ascii="Times New Roman" w:hAnsi="Times New Roman" w:cs="Times New Roman"/>
          </w:rPr>
          <w:t>sexes</w:t>
        </w:r>
      </w:ins>
      <w:r>
        <w:rPr>
          <w:rFonts w:ascii="Times New Roman" w:hAnsi="Times New Roman" w:cs="Times New Roman"/>
        </w:rPr>
        <w:t xml:space="preserve"> from weaning </w:t>
      </w:r>
      <w:del w:id="38" w:author="Molly Mulcahy" w:date="2022-05-02T10:40:00Z">
        <w:r w:rsidDel="007D0AFB">
          <w:rPr>
            <w:rFonts w:ascii="Times New Roman" w:hAnsi="Times New Roman" w:cs="Times New Roman"/>
          </w:rPr>
          <w:delText xml:space="preserve">(day 21) </w:delText>
        </w:r>
      </w:del>
      <w:r>
        <w:rPr>
          <w:rFonts w:ascii="Times New Roman" w:hAnsi="Times New Roman" w:cs="Times New Roman"/>
        </w:rPr>
        <w:t>to adulthood</w:t>
      </w:r>
      <w:ins w:id="39" w:author="Molly Mulcahy" w:date="2022-05-02T10:40:00Z">
        <w:r w:rsidR="007D0AFB">
          <w:rPr>
            <w:rFonts w:ascii="Times New Roman" w:hAnsi="Times New Roman" w:cs="Times New Roman"/>
          </w:rPr>
          <w:t xml:space="preserve">, </w:t>
        </w:r>
      </w:ins>
      <w:del w:id="40" w:author="Molly Mulcahy" w:date="2022-05-02T10:40:00Z">
        <w:r w:rsidDel="007D0AFB">
          <w:rPr>
            <w:rFonts w:ascii="Times New Roman" w:hAnsi="Times New Roman" w:cs="Times New Roman"/>
          </w:rPr>
          <w:delText xml:space="preserve"> (day 70), </w:delText>
        </w:r>
      </w:del>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w:t>
      </w:r>
      <w:del w:id="41" w:author="Molly Mulcahy" w:date="2022-05-02T10:35:00Z">
        <w:r w:rsidDel="0040100F">
          <w:rPr>
            <w:rFonts w:ascii="Times New Roman" w:hAnsi="Times New Roman" w:cs="Times New Roman"/>
          </w:rPr>
          <w:delText xml:space="preserve"> feeding</w:delText>
        </w:r>
      </w:del>
      <w:r>
        <w:rPr>
          <w:rFonts w:ascii="Times New Roman" w:hAnsi="Times New Roman" w:cs="Times New Roman"/>
        </w:rPr>
        <w:t xml:space="preserve">, male eTRF offspring </w:t>
      </w:r>
      <w:del w:id="42" w:author="Molly Mulcahy" w:date="2022-05-02T10:17:00Z">
        <w:r w:rsidR="00354291" w:rsidDel="006067EC">
          <w:rPr>
            <w:rFonts w:ascii="Times New Roman" w:hAnsi="Times New Roman" w:cs="Times New Roman"/>
          </w:rPr>
          <w:delText>were</w:delText>
        </w:r>
        <w:r w:rsidDel="006067EC">
          <w:rPr>
            <w:rFonts w:ascii="Times New Roman" w:hAnsi="Times New Roman" w:cs="Times New Roman"/>
          </w:rPr>
          <w:delText xml:space="preserve"> more sensitive to insulin </w:delText>
        </w:r>
        <w:r w:rsidR="00354291" w:rsidDel="006067EC">
          <w:rPr>
            <w:rFonts w:ascii="Times New Roman" w:hAnsi="Times New Roman" w:cs="Times New Roman"/>
          </w:rPr>
          <w:delText xml:space="preserve">but </w:delText>
        </w:r>
      </w:del>
      <w:r>
        <w:rPr>
          <w:rFonts w:ascii="Times New Roman" w:hAnsi="Times New Roman" w:cs="Times New Roman"/>
        </w:rPr>
        <w:t>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del w:id="43" w:author="Molly Mulcahy" w:date="2022-05-02T10:17:00Z">
        <w:r w:rsidR="00354291" w:rsidDel="006067EC">
          <w:rPr>
            <w:rFonts w:ascii="Times New Roman" w:hAnsi="Times New Roman" w:cs="Times New Roman"/>
          </w:rPr>
          <w:delText>sex</w:delText>
        </w:r>
        <w:r w:rsidR="003678F1" w:rsidDel="006067EC">
          <w:rPr>
            <w:rFonts w:ascii="Times New Roman" w:hAnsi="Times New Roman" w:cs="Times New Roman"/>
          </w:rPr>
          <w:delText xml:space="preserve">-specific </w:delText>
        </w:r>
      </w:del>
      <w:del w:id="44" w:author="Molly Mulcahy" w:date="2022-05-02T10:18:00Z">
        <w:r w:rsidR="003678F1" w:rsidDel="006067EC">
          <w:rPr>
            <w:rFonts w:ascii="Times New Roman" w:hAnsi="Times New Roman" w:cs="Times New Roman"/>
          </w:rPr>
          <w:delText>deleterious</w:delText>
        </w:r>
      </w:del>
      <w:ins w:id="45" w:author="Molly Mulcahy" w:date="2022-05-02T10:18:00Z">
        <w:r w:rsidR="006067EC">
          <w:rPr>
            <w:rFonts w:ascii="Times New Roman" w:hAnsi="Times New Roman" w:cs="Times New Roman"/>
          </w:rPr>
          <w:t>impaired</w:t>
        </w:r>
      </w:ins>
      <w:r w:rsidR="003678F1">
        <w:rPr>
          <w:rFonts w:ascii="Times New Roman" w:hAnsi="Times New Roman" w:cs="Times New Roman"/>
        </w:rPr>
        <w:t xml:space="preserve"> </w:t>
      </w:r>
      <w:del w:id="46" w:author="Molly Mulcahy" w:date="2022-05-02T10:17:00Z">
        <w:r w:rsidR="003678F1" w:rsidDel="006067EC">
          <w:rPr>
            <w:rFonts w:ascii="Times New Roman" w:hAnsi="Times New Roman" w:cs="Times New Roman"/>
          </w:rPr>
          <w:delText xml:space="preserve">effects on </w:delText>
        </w:r>
      </w:del>
      <w:r w:rsidR="003678F1">
        <w:rPr>
          <w:rFonts w:ascii="Times New Roman" w:hAnsi="Times New Roman" w:cs="Times New Roman"/>
        </w:rPr>
        <w:t>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del w:id="47" w:author="Molly Mulcahy" w:date="2022-05-02T10:36:00Z">
        <w:r w:rsidR="00354291" w:rsidDel="0040100F">
          <w:rPr>
            <w:rFonts w:ascii="Times New Roman" w:hAnsi="Times New Roman" w:cs="Times New Roman"/>
          </w:rPr>
          <w:delText xml:space="preserve"> </w:delText>
        </w:r>
        <w:r w:rsidR="003678F1" w:rsidDel="0040100F">
          <w:rPr>
            <w:rFonts w:ascii="Times New Roman" w:hAnsi="Times New Roman" w:cs="Times New Roman"/>
          </w:rPr>
          <w:delText>offspring</w:delText>
        </w:r>
      </w:del>
      <w:ins w:id="48" w:author="Molly Mulcahy" w:date="2022-05-02T10:36:00Z">
        <w:r w:rsidR="0040100F">
          <w:rPr>
            <w:rFonts w:ascii="Times New Roman" w:hAnsi="Times New Roman" w:cs="Times New Roman"/>
          </w:rPr>
          <w:t>s</w:t>
        </w:r>
      </w:ins>
      <w:r w:rsidR="003678F1">
        <w:rPr>
          <w:rFonts w:ascii="Times New Roman" w:hAnsi="Times New Roman" w:cs="Times New Roman"/>
        </w:rPr>
        <w:t xml:space="preserve">. Further studies </w:t>
      </w:r>
      <w:del w:id="49" w:author="Molly Mulcahy" w:date="2022-05-02T10:18:00Z">
        <w:r w:rsidR="003678F1" w:rsidDel="006067EC">
          <w:rPr>
            <w:rFonts w:ascii="Times New Roman" w:hAnsi="Times New Roman" w:cs="Times New Roman"/>
          </w:rPr>
          <w:delText>are needed to</w:delText>
        </w:r>
      </w:del>
      <w:ins w:id="50" w:author="Molly Mulcahy" w:date="2022-05-02T10:18:00Z">
        <w:r w:rsidR="006067EC">
          <w:rPr>
            <w:rFonts w:ascii="Times New Roman" w:hAnsi="Times New Roman" w:cs="Times New Roman"/>
          </w:rPr>
          <w:t>should</w:t>
        </w:r>
      </w:ins>
      <w:r w:rsidR="003678F1">
        <w:rPr>
          <w:rFonts w:ascii="Times New Roman" w:hAnsi="Times New Roman" w:cs="Times New Roman"/>
        </w:rPr>
        <w:t xml:space="preserve"> </w:t>
      </w:r>
      <w:del w:id="51" w:author="Molly Mulcahy" w:date="2022-05-02T10:25:00Z">
        <w:r w:rsidR="003678F1" w:rsidDel="005B489B">
          <w:rPr>
            <w:rFonts w:ascii="Times New Roman" w:hAnsi="Times New Roman" w:cs="Times New Roman"/>
          </w:rPr>
          <w:delText xml:space="preserve">determine </w:delText>
        </w:r>
      </w:del>
      <w:ins w:id="52" w:author="Molly Mulcahy" w:date="2022-05-02T10:25:00Z">
        <w:r w:rsidR="005B489B">
          <w:rPr>
            <w:rFonts w:ascii="Times New Roman" w:hAnsi="Times New Roman" w:cs="Times New Roman"/>
          </w:rPr>
          <w:t>assess</w:t>
        </w:r>
        <w:r w:rsidR="005B489B">
          <w:rPr>
            <w:rFonts w:ascii="Times New Roman" w:hAnsi="Times New Roman" w:cs="Times New Roman"/>
          </w:rPr>
          <w:t xml:space="preserve"> </w:t>
        </w:r>
      </w:ins>
      <w:r w:rsidR="003678F1">
        <w:rPr>
          <w:rFonts w:ascii="Times New Roman" w:hAnsi="Times New Roman" w:cs="Times New Roman"/>
        </w:rPr>
        <w:t xml:space="preserve">the effect gestational eTRF has </w:t>
      </w:r>
      <w:del w:id="53" w:author="Molly Mulcahy" w:date="2022-05-02T10:36:00Z">
        <w:r w:rsidR="003678F1" w:rsidDel="0040100F">
          <w:rPr>
            <w:rFonts w:ascii="Times New Roman" w:hAnsi="Times New Roman" w:cs="Times New Roman"/>
          </w:rPr>
          <w:delText xml:space="preserve">on </w:delText>
        </w:r>
      </w:del>
      <w:ins w:id="54" w:author="Molly Mulcahy" w:date="2022-05-02T10:36:00Z">
        <w:r w:rsidR="0040100F">
          <w:rPr>
            <w:rFonts w:ascii="Times New Roman" w:hAnsi="Times New Roman" w:cs="Times New Roman"/>
          </w:rPr>
          <w:t>in</w:t>
        </w:r>
        <w:r w:rsidR="0040100F">
          <w:rPr>
            <w:rFonts w:ascii="Times New Roman" w:hAnsi="Times New Roman" w:cs="Times New Roman"/>
          </w:rPr>
          <w:t xml:space="preserve"> </w:t>
        </w:r>
      </w:ins>
      <w:r w:rsidR="003678F1">
        <w:rPr>
          <w:rFonts w:ascii="Times New Roman" w:hAnsi="Times New Roman" w:cs="Times New Roman"/>
        </w:rPr>
        <w:t xml:space="preserve">the male pancreas </w:t>
      </w:r>
      <w:del w:id="55" w:author="Molly Mulcahy" w:date="2022-05-02T10:18:00Z">
        <w:r w:rsidR="003678F1" w:rsidDel="006067EC">
          <w:rPr>
            <w:rFonts w:ascii="Times New Roman" w:hAnsi="Times New Roman" w:cs="Times New Roman"/>
          </w:rPr>
          <w:delText xml:space="preserve">as well as </w:delText>
        </w:r>
      </w:del>
      <w:r w:rsidR="00B217C1">
        <w:rPr>
          <w:rFonts w:ascii="Times New Roman" w:hAnsi="Times New Roman" w:cs="Times New Roman"/>
        </w:rPr>
        <w:t xml:space="preserve">to </w:t>
      </w:r>
      <w:r w:rsidR="003678F1">
        <w:rPr>
          <w:rFonts w:ascii="Times New Roman" w:hAnsi="Times New Roman" w:cs="Times New Roman"/>
        </w:rPr>
        <w:t xml:space="preserve">elucidate the mechanisms that protect females from </w:t>
      </w:r>
      <w:del w:id="56" w:author="Molly Mulcahy" w:date="2022-05-02T10:18:00Z">
        <w:r w:rsidR="003678F1" w:rsidDel="006067EC">
          <w:rPr>
            <w:rFonts w:ascii="Times New Roman" w:hAnsi="Times New Roman" w:cs="Times New Roman"/>
          </w:rPr>
          <w:delText>this</w:delText>
        </w:r>
      </w:del>
      <w:del w:id="57" w:author="Molly Mulcahy" w:date="2022-05-02T10:36:00Z">
        <w:r w:rsidR="003678F1" w:rsidDel="0040100F">
          <w:rPr>
            <w:rFonts w:ascii="Times New Roman" w:hAnsi="Times New Roman" w:cs="Times New Roman"/>
          </w:rPr>
          <w:delText xml:space="preserve"> </w:delText>
        </w:r>
      </w:del>
      <w:r w:rsidR="003678F1">
        <w:rPr>
          <w:rFonts w:ascii="Times New Roman" w:hAnsi="Times New Roman" w:cs="Times New Roman"/>
        </w:rPr>
        <w:t>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246EC" w14:textId="77777777" w:rsidR="005119DD" w:rsidRDefault="005119DD" w:rsidP="00616AD3">
      <w:r>
        <w:separator/>
      </w:r>
    </w:p>
  </w:endnote>
  <w:endnote w:type="continuationSeparator" w:id="0">
    <w:p w14:paraId="4B6C5F65" w14:textId="77777777" w:rsidR="005119DD" w:rsidRDefault="005119D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66213" w14:textId="77777777" w:rsidR="005119DD" w:rsidRDefault="005119DD" w:rsidP="00616AD3">
      <w:r>
        <w:separator/>
      </w:r>
    </w:p>
  </w:footnote>
  <w:footnote w:type="continuationSeparator" w:id="0">
    <w:p w14:paraId="246300AD" w14:textId="77777777" w:rsidR="005119DD" w:rsidRDefault="005119D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95465179">
    <w:abstractNumId w:val="11"/>
  </w:num>
  <w:num w:numId="2" w16cid:durableId="1477641858">
    <w:abstractNumId w:val="11"/>
  </w:num>
  <w:num w:numId="3" w16cid:durableId="2096004576">
    <w:abstractNumId w:val="7"/>
  </w:num>
  <w:num w:numId="4" w16cid:durableId="1694989569">
    <w:abstractNumId w:val="7"/>
    <w:lvlOverride w:ilvl="0">
      <w:lvl w:ilvl="0" w:tplc="D682E812">
        <w:numFmt w:val="lowerRoman"/>
        <w:lvlText w:val="%1."/>
        <w:lvlJc w:val="right"/>
      </w:lvl>
    </w:lvlOverride>
  </w:num>
  <w:num w:numId="5" w16cid:durableId="1519461320">
    <w:abstractNumId w:val="7"/>
    <w:lvlOverride w:ilvl="0">
      <w:lvl w:ilvl="0" w:tplc="D682E812">
        <w:numFmt w:val="lowerRoman"/>
        <w:lvlText w:val="%1."/>
        <w:lvlJc w:val="right"/>
      </w:lvl>
    </w:lvlOverride>
  </w:num>
  <w:num w:numId="6" w16cid:durableId="1230111197">
    <w:abstractNumId w:val="5"/>
  </w:num>
  <w:num w:numId="7" w16cid:durableId="917861134">
    <w:abstractNumId w:val="0"/>
  </w:num>
  <w:num w:numId="8" w16cid:durableId="822891566">
    <w:abstractNumId w:val="9"/>
  </w:num>
  <w:num w:numId="9" w16cid:durableId="902526811">
    <w:abstractNumId w:val="6"/>
  </w:num>
  <w:num w:numId="10" w16cid:durableId="264581858">
    <w:abstractNumId w:val="2"/>
  </w:num>
  <w:num w:numId="11" w16cid:durableId="646059533">
    <w:abstractNumId w:val="1"/>
  </w:num>
  <w:num w:numId="12" w16cid:durableId="1618020675">
    <w:abstractNumId w:val="8"/>
  </w:num>
  <w:num w:numId="13" w16cid:durableId="390270300">
    <w:abstractNumId w:val="3"/>
  </w:num>
  <w:num w:numId="14" w16cid:durableId="1647663747">
    <w:abstractNumId w:val="10"/>
  </w:num>
  <w:num w:numId="15" w16cid:durableId="20603993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4D55"/>
    <w:rsid w:val="0057110D"/>
    <w:rsid w:val="005751F8"/>
    <w:rsid w:val="00585A1D"/>
    <w:rsid w:val="0058691C"/>
    <w:rsid w:val="00587EB0"/>
    <w:rsid w:val="00593454"/>
    <w:rsid w:val="00594CCF"/>
    <w:rsid w:val="005A3F7F"/>
    <w:rsid w:val="005B1652"/>
    <w:rsid w:val="005B489B"/>
    <w:rsid w:val="005B4A24"/>
    <w:rsid w:val="005B59E5"/>
    <w:rsid w:val="005B5BA7"/>
    <w:rsid w:val="005C19CB"/>
    <w:rsid w:val="005C23AC"/>
    <w:rsid w:val="005C3BCE"/>
    <w:rsid w:val="005D2B24"/>
    <w:rsid w:val="005D4100"/>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4F894-7491-4644-8B31-E055AE36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20</Pages>
  <Words>36721</Words>
  <Characters>209312</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83</cp:revision>
  <dcterms:created xsi:type="dcterms:W3CDTF">2022-03-10T19:42:00Z</dcterms:created>
  <dcterms:modified xsi:type="dcterms:W3CDTF">2022-05-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